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E72713">
      <w:pPr>
        <w:jc w:val="center"/>
      </w:pPr>
      <w:r>
        <w:t xml:space="preserve">Title </w:t>
      </w:r>
    </w:p>
    <w:p w:rsidR="002A2A03" w:rsidRDefault="00E72713">
      <w:pPr>
        <w:jc w:val="center"/>
      </w:pPr>
      <w:r>
        <w:t xml:space="preserve">Name </w:t>
      </w:r>
    </w:p>
    <w:p w:rsidR="002A2A03" w:rsidRDefault="00E72713">
      <w:pPr>
        <w:jc w:val="center"/>
      </w:pPr>
      <w:r>
        <w:t xml:space="preserve">Institution </w:t>
      </w:r>
    </w:p>
    <w:p w:rsidR="00007737" w:rsidRPr="00D609E5" w:rsidRDefault="00E72713" w:rsidP="00273EE4">
      <w:pPr>
        <w:ind w:firstLine="0"/>
        <w:jc w:val="center"/>
        <w:rPr>
          <w:b/>
        </w:rPr>
      </w:pPr>
      <w:r>
        <w:br w:type="page"/>
      </w:r>
      <w:r w:rsidRPr="00D609E5">
        <w:rPr>
          <w:b/>
        </w:rPr>
        <w:lastRenderedPageBreak/>
        <w:t xml:space="preserve">Acid Rain </w:t>
      </w:r>
    </w:p>
    <w:p w:rsidR="00564817" w:rsidRDefault="00AD1441" w:rsidP="00007737">
      <w:pPr>
        <w:ind w:firstLine="0"/>
      </w:pPr>
      <w:r>
        <w:tab/>
      </w:r>
      <w:r w:rsidRPr="002513B8">
        <w:rPr>
          <w:b/>
        </w:rPr>
        <w:t>Step 1 (Topic)</w:t>
      </w:r>
      <w:r w:rsidR="002513B8" w:rsidRPr="002513B8">
        <w:rPr>
          <w:b/>
        </w:rPr>
        <w:t>:</w:t>
      </w:r>
      <w:r w:rsidR="00E72713">
        <w:t xml:space="preserve"> Acid Rain</w:t>
      </w:r>
    </w:p>
    <w:p w:rsidR="000F79E9" w:rsidRPr="00AD1441" w:rsidRDefault="00AD1441" w:rsidP="00007737">
      <w:pPr>
        <w:ind w:firstLine="0"/>
        <w:rPr>
          <w:b/>
        </w:rPr>
      </w:pPr>
      <w:r>
        <w:rPr>
          <w:b/>
        </w:rPr>
        <w:t xml:space="preserve">Citation News Article </w:t>
      </w:r>
    </w:p>
    <w:p w:rsidR="000F79E9" w:rsidRDefault="00E72713" w:rsidP="000F79E9">
      <w:pPr>
        <w:rPr>
          <w:color w:val="333333"/>
          <w:shd w:val="clear" w:color="auto" w:fill="F5F5F5"/>
        </w:rPr>
      </w:pPr>
      <w:r w:rsidRPr="000F79E9">
        <w:rPr>
          <w:color w:val="333333"/>
          <w:shd w:val="clear" w:color="auto" w:fill="F5F5F5"/>
        </w:rPr>
        <w:t>Acid showers and damage to plants. (1987). </w:t>
      </w:r>
      <w:r w:rsidRPr="000F79E9">
        <w:rPr>
          <w:i/>
          <w:iCs/>
          <w:color w:val="333333"/>
          <w:bdr w:val="none" w:sz="0" w:space="0" w:color="auto" w:frame="1"/>
          <w:shd w:val="clear" w:color="auto" w:fill="F5F5F5"/>
        </w:rPr>
        <w:t>Science News</w:t>
      </w:r>
      <w:r w:rsidRPr="000F79E9">
        <w:rPr>
          <w:color w:val="333333"/>
          <w:shd w:val="clear" w:color="auto" w:fill="F5F5F5"/>
        </w:rPr>
        <w:t>, </w:t>
      </w:r>
      <w:r w:rsidRPr="000F79E9">
        <w:rPr>
          <w:i/>
          <w:iCs/>
          <w:color w:val="333333"/>
          <w:bdr w:val="none" w:sz="0" w:space="0" w:color="auto" w:frame="1"/>
          <w:shd w:val="clear" w:color="auto" w:fill="F5F5F5"/>
        </w:rPr>
        <w:t>132</w:t>
      </w:r>
      <w:r w:rsidRPr="000F79E9">
        <w:rPr>
          <w:color w:val="333333"/>
          <w:shd w:val="clear" w:color="auto" w:fill="F5F5F5"/>
        </w:rPr>
        <w:t xml:space="preserve">(10), 158. Retrieved from </w:t>
      </w:r>
      <w:hyperlink r:id="rId6" w:history="1">
        <w:r w:rsidRPr="00705E7E">
          <w:rPr>
            <w:rStyle w:val="Hyperlink"/>
            <w:shd w:val="clear" w:color="auto" w:fill="F5F5F5"/>
          </w:rPr>
          <w:t>http://eznvcc.vccs.edu:2048/login?url=http://search.ebscohost.com/login.aspx?direct=true&amp;db=a9h&amp;AN=8823242&amp;site=ehost-l</w:t>
        </w:r>
        <w:r w:rsidRPr="00705E7E">
          <w:rPr>
            <w:rStyle w:val="Hyperlink"/>
            <w:shd w:val="clear" w:color="auto" w:fill="F5F5F5"/>
          </w:rPr>
          <w:t>ive</w:t>
        </w:r>
      </w:hyperlink>
    </w:p>
    <w:p w:rsidR="00AD1441" w:rsidRPr="00AD1441" w:rsidRDefault="00AD1441" w:rsidP="000F79E9">
      <w:pPr>
        <w:ind w:firstLine="0"/>
        <w:rPr>
          <w:b/>
        </w:rPr>
      </w:pPr>
      <w:r w:rsidRPr="00AD1441">
        <w:rPr>
          <w:b/>
        </w:rPr>
        <w:t>Citation Research Paper</w:t>
      </w:r>
    </w:p>
    <w:p w:rsidR="000F79E9" w:rsidRDefault="00E72713" w:rsidP="00AD1441">
      <w:r>
        <w:t xml:space="preserve">The effect of simulated acid rain on the growth of root systems of </w:t>
      </w:r>
      <w:proofErr w:type="spellStart"/>
      <w:r>
        <w:t>Scindapsus</w:t>
      </w:r>
      <w:proofErr w:type="spellEnd"/>
      <w:r>
        <w:t xml:space="preserve"> aureus Thomas V. El-</w:t>
      </w:r>
      <w:proofErr w:type="spellStart"/>
      <w:r>
        <w:t>Mallakh</w:t>
      </w:r>
      <w:proofErr w:type="spellEnd"/>
      <w:r>
        <w:t xml:space="preserve">, </w:t>
      </w:r>
      <w:proofErr w:type="spellStart"/>
      <w:r>
        <w:t>Yonglin</w:t>
      </w:r>
      <w:proofErr w:type="spellEnd"/>
      <w:r>
        <w:t xml:space="preserve"> Gao, Rif S. El-</w:t>
      </w:r>
      <w:proofErr w:type="spellStart"/>
      <w:r>
        <w:t>Mallakh</w:t>
      </w:r>
      <w:proofErr w:type="spellEnd"/>
    </w:p>
    <w:p w:rsidR="00281FBF" w:rsidRDefault="00E72713" w:rsidP="005E1FD5">
      <w:r>
        <w:rPr>
          <w:b/>
        </w:rPr>
        <w:t xml:space="preserve">Step 3 Audience: </w:t>
      </w:r>
      <w:r>
        <w:t xml:space="preserve">The audience of the article is the general public </w:t>
      </w:r>
      <w:r w:rsidR="00651234">
        <w:t>and</w:t>
      </w:r>
      <w:r>
        <w:t xml:space="preserve"> most specifically farmers and agriculturist</w:t>
      </w:r>
      <w:r w:rsidR="00651234">
        <w:t>s. A</w:t>
      </w:r>
      <w:r>
        <w:t xml:space="preserve">cid rain is one of the growing concern for the farmers </w:t>
      </w:r>
      <w:r w:rsidR="00651234">
        <w:t>because</w:t>
      </w:r>
      <w:r>
        <w:t xml:space="preserve"> it is a general perception that</w:t>
      </w:r>
      <w:r w:rsidR="00651234">
        <w:t xml:space="preserve"> it</w:t>
      </w:r>
      <w:r>
        <w:t xml:space="preserve"> is harmful to any kind of crops.</w:t>
      </w:r>
    </w:p>
    <w:p w:rsidR="00BE44AA" w:rsidRDefault="00E72713" w:rsidP="005E1FD5">
      <w:r w:rsidRPr="005E1FD5">
        <w:rPr>
          <w:b/>
        </w:rPr>
        <w:t>Purpose:</w:t>
      </w:r>
      <w:r>
        <w:t xml:space="preserve"> The purpose of the </w:t>
      </w:r>
      <w:r w:rsidR="004857FA">
        <w:t xml:space="preserve">research </w:t>
      </w:r>
      <w:r>
        <w:t xml:space="preserve">article is to find out </w:t>
      </w:r>
      <w:r>
        <w:t>the effect of acid rain on the crops and in this article the plan</w:t>
      </w:r>
      <w:r>
        <w:t>t selected is a vine</w:t>
      </w:r>
      <w:r w:rsidR="004857FA">
        <w:t xml:space="preserve"> plant. One of the main chemical that is present </w:t>
      </w:r>
      <w:r>
        <w:t xml:space="preserve">in acid rain is </w:t>
      </w:r>
      <w:proofErr w:type="spellStart"/>
      <w:r>
        <w:t>sulphuric</w:t>
      </w:r>
      <w:proofErr w:type="spellEnd"/>
      <w:r>
        <w:t xml:space="preserve"> acid so in this article different concentration of </w:t>
      </w:r>
      <w:proofErr w:type="spellStart"/>
      <w:r>
        <w:t>sulphuri</w:t>
      </w:r>
      <w:r w:rsidR="004857FA">
        <w:t>c</w:t>
      </w:r>
      <w:proofErr w:type="spellEnd"/>
      <w:r w:rsidR="004857FA">
        <w:t xml:space="preserve"> acid was tested on the plant </w:t>
      </w:r>
      <w:r w:rsidR="00EB3BC8">
        <w:t>and then</w:t>
      </w:r>
      <w:r w:rsidR="004857FA">
        <w:t xml:space="preserve"> its effect on root hair was </w:t>
      </w:r>
      <w:r w:rsidR="00EB3BC8">
        <w:t xml:space="preserve">observed. </w:t>
      </w:r>
    </w:p>
    <w:p w:rsidR="000F79E9" w:rsidRDefault="00E72713" w:rsidP="005E1FD5">
      <w:pPr>
        <w:rPr>
          <w:b/>
        </w:rPr>
      </w:pPr>
      <w:r w:rsidRPr="005E1FD5">
        <w:rPr>
          <w:b/>
        </w:rPr>
        <w:t>References:</w:t>
      </w:r>
      <w:r>
        <w:t xml:space="preserve"> The language of the paper in English, and in total there are 15 references, an</w:t>
      </w:r>
      <w:r>
        <w:t>d the refe</w:t>
      </w:r>
      <w:r w:rsidR="00B861D5">
        <w:t xml:space="preserve">rencing style is APA. </w:t>
      </w:r>
      <w:r w:rsidR="00281FBF">
        <w:t xml:space="preserve"> </w:t>
      </w:r>
      <w:r w:rsidR="00740B49" w:rsidRPr="00740B49">
        <w:rPr>
          <w:b/>
        </w:rPr>
        <w:t xml:space="preserve"> </w:t>
      </w:r>
    </w:p>
    <w:p w:rsidR="00B861D5" w:rsidRDefault="00E72713" w:rsidP="005E1FD5">
      <w:pPr>
        <w:rPr>
          <w:b/>
        </w:rPr>
      </w:pPr>
      <w:r>
        <w:rPr>
          <w:b/>
        </w:rPr>
        <w:t>B) Popular article characteristics</w:t>
      </w:r>
      <w:r w:rsidRPr="006E105F">
        <w:t xml:space="preserve">: </w:t>
      </w:r>
      <w:r w:rsidR="006E105F" w:rsidRPr="006E105F">
        <w:t xml:space="preserve">The author of this news article is Denis T. </w:t>
      </w:r>
      <w:proofErr w:type="spellStart"/>
      <w:r w:rsidR="006E105F" w:rsidRPr="006E105F">
        <w:t>Dubay</w:t>
      </w:r>
      <w:proofErr w:type="spellEnd"/>
      <w:r w:rsidR="006E105F" w:rsidRPr="006E105F">
        <w:t xml:space="preserve"> who is also a botanist in North Carolina State University</w:t>
      </w:r>
      <w:r w:rsidR="006E105F">
        <w:rPr>
          <w:b/>
        </w:rPr>
        <w:t xml:space="preserve">. </w:t>
      </w:r>
    </w:p>
    <w:p w:rsidR="003856A5" w:rsidRDefault="00E72713" w:rsidP="005E1FD5">
      <w:r w:rsidRPr="003856A5">
        <w:t xml:space="preserve">The intended audience of this news article is farmers because acid rain is </w:t>
      </w:r>
      <w:r w:rsidRPr="003856A5">
        <w:t>causing major problems for farmers and their crops.</w:t>
      </w:r>
      <w:r>
        <w:t xml:space="preserve"> So this is a major problem for the agriculturists</w:t>
      </w:r>
      <w:r w:rsidR="00DF5838">
        <w:t xml:space="preserve"> </w:t>
      </w:r>
      <w:r w:rsidR="00DF5838">
        <w:fldChar w:fldCharType="begin"/>
      </w:r>
      <w:r w:rsidR="00DF5838">
        <w:instrText xml:space="preserve"> ADDIN ZOTERO_ITEM CSL_CITATION {"citationID":"OZl06goX","properties":{"formattedCitation":"(\\uc0\\u8220{}Environment | Science News,\\uc0\\u8221{} n.d.)","plainCitation":"(“Environment | Science News,” n.d.)","noteIndex":0},"citationItems":[{"id":669,"uris":["http://zotero.org/users/local/4C6u8dIT/items/3LW4YTWF"],"uri":["http://zotero.org/users/local/4C6u8dIT/items/3LW4YTWF"],"itemData":{"id":669,"type":"webpage","title":"Environment | Science News","URL":"https://www.sciencenews.org/archive/environment-97","accessed":{"date-parts":[["2019",2,11]]}}}],"schema":"https://github.com/citation-style-language/schema/raw/master/csl-citation.json"} </w:instrText>
      </w:r>
      <w:r w:rsidR="00DF5838">
        <w:fldChar w:fldCharType="separate"/>
      </w:r>
      <w:r w:rsidR="00DF5838" w:rsidRPr="00DF5838">
        <w:t xml:space="preserve">(“Environment | Science News,” </w:t>
      </w:r>
      <w:proofErr w:type="spellStart"/>
      <w:r w:rsidR="00DF5838" w:rsidRPr="00DF5838">
        <w:t>n.d.</w:t>
      </w:r>
      <w:proofErr w:type="spellEnd"/>
      <w:r w:rsidR="00DF5838" w:rsidRPr="00DF5838">
        <w:t>)</w:t>
      </w:r>
      <w:r w:rsidR="00DF5838">
        <w:fldChar w:fldCharType="end"/>
      </w:r>
      <w:r>
        <w:t xml:space="preserve">. </w:t>
      </w:r>
    </w:p>
    <w:p w:rsidR="006E105F" w:rsidRDefault="00E72713" w:rsidP="005E1FD5">
      <w:r w:rsidRPr="005E1FD5">
        <w:rPr>
          <w:b/>
        </w:rPr>
        <w:lastRenderedPageBreak/>
        <w:t>Article main point 1</w:t>
      </w:r>
      <w:r w:rsidR="00AB665A">
        <w:t xml:space="preserve">: Acid rain happens due to human </w:t>
      </w:r>
      <w:bookmarkStart w:id="0" w:name="_GoBack"/>
      <w:bookmarkEnd w:id="0"/>
      <w:r w:rsidR="002513B8">
        <w:t>activity;</w:t>
      </w:r>
      <w:r w:rsidR="00AB665A">
        <w:t xml:space="preserve"> pollution is one of the reasons that it happens. </w:t>
      </w:r>
      <w:r w:rsidR="004370F5">
        <w:t xml:space="preserve">Acid rain is a major concern for farmers because it is believed that this is harmful for the plants. So in this </w:t>
      </w:r>
      <w:r w:rsidR="00D10F1D">
        <w:t xml:space="preserve">case it was found that acid rain is harmful for plants when they are in their early developmental stages. When corn plant was exposed to acid rain during kernel development than fewer kernels were developed. </w:t>
      </w:r>
      <w:r w:rsidR="00EE1D74">
        <w:t xml:space="preserve">The effect was less severe in adult corn plants. </w:t>
      </w:r>
    </w:p>
    <w:p w:rsidR="00D91E69" w:rsidRDefault="00E72713" w:rsidP="005E1FD5">
      <w:r w:rsidRPr="005E1FD5">
        <w:rPr>
          <w:b/>
        </w:rPr>
        <w:t>Main point 2:</w:t>
      </w:r>
      <w:r>
        <w:t xml:space="preserve"> </w:t>
      </w:r>
      <w:r w:rsidR="00EE1D74">
        <w:t>T</w:t>
      </w:r>
      <w:r w:rsidR="008D0755">
        <w:t xml:space="preserve">he effect of acid rain on the plants in their early developmental stages are much severe than on the adult plants that means that the effect of acid rain is not severe on plants than expected. </w:t>
      </w:r>
    </w:p>
    <w:p w:rsidR="009E5123" w:rsidRDefault="00E72713" w:rsidP="005E1FD5">
      <w:r w:rsidRPr="008D0755">
        <w:rPr>
          <w:b/>
        </w:rPr>
        <w:t xml:space="preserve">Notes on </w:t>
      </w:r>
      <w:r w:rsidR="00E868DC">
        <w:rPr>
          <w:b/>
        </w:rPr>
        <w:t xml:space="preserve">Journal article (Audience): </w:t>
      </w:r>
      <w:r w:rsidR="00E868DC">
        <w:t>T</w:t>
      </w:r>
      <w:r w:rsidR="00C37FB9">
        <w:t>he audience, in this cas</w:t>
      </w:r>
      <w:r>
        <w:t>e, is the agriculturists because here the concerns of agriculturists regarding acid rain are addressed.</w:t>
      </w:r>
    </w:p>
    <w:p w:rsidR="009E5123" w:rsidRDefault="00E72713" w:rsidP="000F79E9">
      <w:pPr>
        <w:ind w:firstLine="0"/>
        <w:rPr>
          <w:b/>
        </w:rPr>
      </w:pPr>
      <w:r>
        <w:rPr>
          <w:b/>
        </w:rPr>
        <w:t>Total of 15 articles is cited in this research paper.</w:t>
      </w:r>
    </w:p>
    <w:p w:rsidR="005D5CF6" w:rsidRDefault="00E72713" w:rsidP="005E1FD5">
      <w:r>
        <w:rPr>
          <w:b/>
        </w:rPr>
        <w:t xml:space="preserve">Main Point 1: </w:t>
      </w:r>
      <w:r w:rsidR="00EE1D74">
        <w:t>T</w:t>
      </w:r>
      <w:r>
        <w:t xml:space="preserve">he </w:t>
      </w:r>
      <w:r>
        <w:t xml:space="preserve">effect of acid rain especially </w:t>
      </w:r>
      <w:proofErr w:type="spellStart"/>
      <w:r w:rsidR="00ED197B">
        <w:t>sulphuric</w:t>
      </w:r>
      <w:proofErr w:type="spellEnd"/>
      <w:r w:rsidR="00ED197B">
        <w:t xml:space="preserve"> acid</w:t>
      </w:r>
      <w:r>
        <w:t xml:space="preserve"> </w:t>
      </w:r>
      <w:r w:rsidR="00ED197B">
        <w:t>was</w:t>
      </w:r>
      <w:r>
        <w:t xml:space="preserve"> determined in this article, and it was found that acid rain is not dangerous to the plants</w:t>
      </w:r>
      <w:r w:rsidR="000C204D">
        <w:t xml:space="preserve"> when they are </w:t>
      </w:r>
      <w:r w:rsidR="004A0FD0">
        <w:t xml:space="preserve">healthy. </w:t>
      </w:r>
    </w:p>
    <w:p w:rsidR="005D5CF6" w:rsidRDefault="00E72713" w:rsidP="005E1FD5">
      <w:r w:rsidRPr="005E1FD5">
        <w:rPr>
          <w:b/>
        </w:rPr>
        <w:t>Main point 2:</w:t>
      </w:r>
      <w:r w:rsidR="004A0FD0">
        <w:t xml:space="preserve"> W</w:t>
      </w:r>
      <w:r>
        <w:t xml:space="preserve">hen plants that were injured were affected with </w:t>
      </w:r>
      <w:proofErr w:type="spellStart"/>
      <w:r>
        <w:t>sulphuric</w:t>
      </w:r>
      <w:proofErr w:type="spellEnd"/>
      <w:r>
        <w:t xml:space="preserve"> acid th</w:t>
      </w:r>
      <w:r w:rsidR="000C204D">
        <w:t>e</w:t>
      </w:r>
      <w:r>
        <w:t xml:space="preserve">n fewer root hairs were developed in </w:t>
      </w:r>
      <w:r>
        <w:t>them as compared to the plants that were healthy.</w:t>
      </w:r>
    </w:p>
    <w:p w:rsidR="005D5CF6" w:rsidRDefault="00E72713" w:rsidP="005E1FD5">
      <w:r>
        <w:rPr>
          <w:b/>
        </w:rPr>
        <w:t>Compare and Contrast the Two articles:</w:t>
      </w:r>
    </w:p>
    <w:p w:rsidR="00C72EBA" w:rsidRDefault="00E72713" w:rsidP="004421BB">
      <w:r>
        <w:t>Both of these articles are written to determine the effect of acid rain on plants. It is a general perception that acid rain is harmful to the plants and also it damag</w:t>
      </w:r>
      <w:r w:rsidR="000C204D">
        <w:t xml:space="preserve">es plant’s </w:t>
      </w:r>
      <w:r>
        <w:t xml:space="preserve">productivity. But in these articles, it was </w:t>
      </w:r>
      <w:r w:rsidR="000C204D">
        <w:t>observed</w:t>
      </w:r>
      <w:r>
        <w:t xml:space="preserve"> that when plants are in their early developmental stages and when</w:t>
      </w:r>
      <w:r w:rsidR="004421BB">
        <w:t xml:space="preserve"> they are injured, </w:t>
      </w:r>
      <w:r>
        <w:t xml:space="preserve">only then acid rain will </w:t>
      </w:r>
      <w:r w:rsidR="000F4B1F">
        <w:t>affect them</w:t>
      </w:r>
      <w:r>
        <w:t xml:space="preserve"> severely otherwise the impact is less serious.</w:t>
      </w:r>
    </w:p>
    <w:p w:rsidR="000F79E9" w:rsidRDefault="00E72713" w:rsidP="004421BB">
      <w:pPr>
        <w:rPr>
          <w:b/>
        </w:rPr>
      </w:pPr>
      <w:r>
        <w:t>In the research paper, the study is done o</w:t>
      </w:r>
      <w:r>
        <w:t xml:space="preserve">n the </w:t>
      </w:r>
      <w:r w:rsidR="000F4B1F">
        <w:t>vine plants</w:t>
      </w:r>
      <w:r w:rsidR="00B46A3D">
        <w:t xml:space="preserve"> </w:t>
      </w:r>
      <w:r w:rsidR="00B46A3D">
        <w:fldChar w:fldCharType="begin"/>
      </w:r>
      <w:r w:rsidR="00B46A3D">
        <w:instrText xml:space="preserve"> ADDIN ZOTERO_ITEM CSL_CITATION {"citationID":"fjhsIl7n","properties":{"formattedCitation":"(V et al., 2014)","plainCitation":"(V et al., 2014)","noteIndex":0},"citationItems":[{"id":665,"uris":["http://zotero.org/users/local/4C6u8dIT/items/CAYSG7M8"],"uri":["http://zotero.org/users/local/4C6u8dIT/items/CAYSG7M8"],"itemData":{"id":665,"type":"article-journal","title":"Effect of Simulated Acid Rain on Growth of Root Systems of Scindapsus Aureus","container-title":"International Journal of Plant Biology","source":"agris.fao.org","URL":"http://agris.fao.org/agris-search/search.do?recordID=US201700174926","ISSN":"2037-0164","language":"English","author":[{"family":"V","given":"Thomas"},{"family":"El-Mallakh","given":""},{"family":"Yonglin","given":""},{"family":"Gao","given":""},{"family":"S","given":"Rif"},{"family":"El-Mallakh","given":""}],"issued":{"date-parts":[["2014"]]},"accessed":{"date-parts":[["2019",2,11]]}}}],"schema":"https://github.com/citation-style-language/schema/raw/master/csl-citation.json"} </w:instrText>
      </w:r>
      <w:r w:rsidR="00B46A3D">
        <w:fldChar w:fldCharType="separate"/>
      </w:r>
      <w:r w:rsidR="00B46A3D" w:rsidRPr="00B46A3D">
        <w:t>(V et al., 2014)</w:t>
      </w:r>
      <w:r w:rsidR="00B46A3D">
        <w:fldChar w:fldCharType="end"/>
      </w:r>
      <w:r w:rsidR="000F4B1F">
        <w:t xml:space="preserve">. Effect of </w:t>
      </w:r>
      <w:proofErr w:type="spellStart"/>
      <w:r w:rsidR="000F4B1F">
        <w:t>sulphuric</w:t>
      </w:r>
      <w:proofErr w:type="spellEnd"/>
      <w:r w:rsidR="000F4B1F">
        <w:t xml:space="preserve"> acid was </w:t>
      </w:r>
      <w:r w:rsidR="001D7031">
        <w:t>checked</w:t>
      </w:r>
      <w:r w:rsidR="000F4B1F">
        <w:t xml:space="preserve"> on the roots of vine plant, and it was observed that when the plant is </w:t>
      </w:r>
      <w:r w:rsidR="000F4B1F">
        <w:lastRenderedPageBreak/>
        <w:t>damaged only then it will be affected. While in the news article eff</w:t>
      </w:r>
      <w:r w:rsidR="002513B8">
        <w:t xml:space="preserve">ect of acid rain on corn kernels </w:t>
      </w:r>
      <w:r w:rsidR="000F4B1F">
        <w:t xml:space="preserve">was </w:t>
      </w:r>
      <w:r w:rsidR="00DE24D5">
        <w:t>reported</w:t>
      </w:r>
      <w:r w:rsidR="000F4B1F">
        <w:t xml:space="preserve">. Here the effect of acid rain in the early developmental stage was checked while in </w:t>
      </w:r>
      <w:r w:rsidR="00DE24D5">
        <w:t xml:space="preserve">research paper the effect of </w:t>
      </w:r>
      <w:proofErr w:type="spellStart"/>
      <w:r w:rsidR="00DE24D5">
        <w:t>sulphuric</w:t>
      </w:r>
      <w:proofErr w:type="spellEnd"/>
      <w:r w:rsidR="00DE24D5">
        <w:t xml:space="preserve"> acid on the injured vine plant at different concentration was s</w:t>
      </w:r>
      <w:r w:rsidR="002513B8">
        <w:t xml:space="preserve">tudied. </w:t>
      </w:r>
      <w:r w:rsidR="000F4B1F">
        <w:t xml:space="preserve">  </w:t>
      </w:r>
      <w:r w:rsidR="00E868DC">
        <w:rPr>
          <w:b/>
        </w:rPr>
        <w:t xml:space="preserve"> </w:t>
      </w:r>
      <w:r w:rsidRPr="008D0755">
        <w:rPr>
          <w:b/>
        </w:rPr>
        <w:t xml:space="preserve"> </w:t>
      </w: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2513B8" w:rsidRDefault="002513B8" w:rsidP="004421BB">
      <w:pPr>
        <w:rPr>
          <w:b/>
        </w:rPr>
      </w:pPr>
    </w:p>
    <w:p w:rsidR="0047525D" w:rsidRDefault="0047525D" w:rsidP="0047525D">
      <w:pPr>
        <w:ind w:firstLine="0"/>
        <w:jc w:val="center"/>
        <w:rPr>
          <w:b/>
        </w:rPr>
      </w:pPr>
      <w:r>
        <w:rPr>
          <w:b/>
        </w:rPr>
        <w:lastRenderedPageBreak/>
        <w:t xml:space="preserve">References </w:t>
      </w:r>
    </w:p>
    <w:p w:rsidR="00DF5838" w:rsidRPr="00DF5838" w:rsidRDefault="00B46A3D" w:rsidP="00DF5838">
      <w:pPr>
        <w:pStyle w:val="Bibliography"/>
      </w:pPr>
      <w:r>
        <w:rPr>
          <w:b/>
        </w:rPr>
        <w:fldChar w:fldCharType="begin"/>
      </w:r>
      <w:r>
        <w:rPr>
          <w:b/>
        </w:rPr>
        <w:instrText xml:space="preserve"> ADDIN ZOTERO_BIBL {"uncited":[],"omitted":[],"custom":[]} CSL_BIBLIOGRAPHY </w:instrText>
      </w:r>
      <w:r>
        <w:rPr>
          <w:b/>
        </w:rPr>
        <w:fldChar w:fldCharType="separate"/>
      </w:r>
      <w:r w:rsidR="00DF5838" w:rsidRPr="00DF5838">
        <w:t>Environment | Science News. (</w:t>
      </w:r>
      <w:proofErr w:type="spellStart"/>
      <w:r w:rsidR="00DF5838" w:rsidRPr="00DF5838">
        <w:t>n.d.</w:t>
      </w:r>
      <w:proofErr w:type="spellEnd"/>
      <w:r w:rsidR="00DF5838" w:rsidRPr="00DF5838">
        <w:t>). Retrieved February 11, 2019, from https://www.sciencenews.org/archive/environment-97</w:t>
      </w:r>
    </w:p>
    <w:p w:rsidR="00DF5838" w:rsidRPr="00DF5838" w:rsidRDefault="00DF5838" w:rsidP="00DF5838">
      <w:pPr>
        <w:pStyle w:val="Bibliography"/>
      </w:pPr>
      <w:r w:rsidRPr="00DF5838">
        <w:t>V, T., El-</w:t>
      </w:r>
      <w:proofErr w:type="spellStart"/>
      <w:r w:rsidRPr="00DF5838">
        <w:t>Mallakh</w:t>
      </w:r>
      <w:proofErr w:type="spellEnd"/>
      <w:r w:rsidRPr="00DF5838">
        <w:t xml:space="preserve">, </w:t>
      </w:r>
      <w:proofErr w:type="spellStart"/>
      <w:r w:rsidRPr="00DF5838">
        <w:t>Yonglin</w:t>
      </w:r>
      <w:proofErr w:type="spellEnd"/>
      <w:r w:rsidRPr="00DF5838">
        <w:t>, Gao, S, R., &amp; El-</w:t>
      </w:r>
      <w:proofErr w:type="spellStart"/>
      <w:r w:rsidRPr="00DF5838">
        <w:t>Mallakh</w:t>
      </w:r>
      <w:proofErr w:type="spellEnd"/>
      <w:r w:rsidRPr="00DF5838">
        <w:t xml:space="preserve">. (2014). Effect of Simulated Acid Rain on Growth of Root Systems of </w:t>
      </w:r>
      <w:proofErr w:type="spellStart"/>
      <w:r w:rsidRPr="00DF5838">
        <w:t>Scindapsus</w:t>
      </w:r>
      <w:proofErr w:type="spellEnd"/>
      <w:r w:rsidRPr="00DF5838">
        <w:t xml:space="preserve"> Aureus. </w:t>
      </w:r>
      <w:r w:rsidRPr="00DF5838">
        <w:rPr>
          <w:i/>
          <w:iCs/>
        </w:rPr>
        <w:t>International Journal of Plant Biology</w:t>
      </w:r>
      <w:r w:rsidRPr="00DF5838">
        <w:t>. Retrieved from http://agris.fao.org/agris-search/search.do?recordID=US201700174926</w:t>
      </w:r>
    </w:p>
    <w:p w:rsidR="0047525D" w:rsidRPr="0047525D" w:rsidRDefault="00B46A3D" w:rsidP="0047525D">
      <w:pPr>
        <w:ind w:firstLine="0"/>
        <w:rPr>
          <w:b/>
        </w:rPr>
      </w:pPr>
      <w:r>
        <w:rPr>
          <w:b/>
        </w:rPr>
        <w:fldChar w:fldCharType="end"/>
      </w:r>
    </w:p>
    <w:p w:rsidR="000F79E9" w:rsidRDefault="000F79E9" w:rsidP="00007737">
      <w:pPr>
        <w:ind w:firstLine="0"/>
      </w:pPr>
    </w:p>
    <w:p w:rsidR="000F79E9" w:rsidRDefault="000F79E9" w:rsidP="00007737">
      <w:pPr>
        <w:ind w:firstLine="0"/>
      </w:pPr>
    </w:p>
    <w:p w:rsidR="002A2A03" w:rsidRDefault="002A2A03">
      <w:pPr>
        <w:ind w:left="720" w:hanging="720"/>
      </w:pP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2713" w:rsidRDefault="00E72713">
      <w:pPr>
        <w:spacing w:line="240" w:lineRule="auto"/>
      </w:pPr>
      <w:r>
        <w:separator/>
      </w:r>
    </w:p>
  </w:endnote>
  <w:endnote w:type="continuationSeparator" w:id="0">
    <w:p w:rsidR="00E72713" w:rsidRDefault="00E727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2713" w:rsidRDefault="00E72713">
      <w:pPr>
        <w:spacing w:line="240" w:lineRule="auto"/>
      </w:pPr>
      <w:r>
        <w:separator/>
      </w:r>
    </w:p>
  </w:footnote>
  <w:footnote w:type="continuationSeparator" w:id="0">
    <w:p w:rsidR="00E72713" w:rsidRDefault="00E727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E7271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E7271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13B8">
      <w:rPr>
        <w:rStyle w:val="PageNumber"/>
        <w:noProof/>
      </w:rPr>
      <w:t>5</w:t>
    </w:r>
    <w:r>
      <w:rPr>
        <w:rStyle w:val="PageNumber"/>
      </w:rPr>
      <w:fldChar w:fldCharType="end"/>
    </w:r>
  </w:p>
  <w:p w:rsidR="002A2A03" w:rsidRDefault="00E72713">
    <w:pPr>
      <w:pStyle w:val="Header"/>
      <w:ind w:right="360" w:firstLine="0"/>
    </w:pPr>
    <w:r>
      <w:rPr>
        <w:rFonts w:ascii="Georgia" w:hAnsi="Georgia"/>
        <w:color w:val="282828"/>
        <w:sz w:val="26"/>
        <w:szCs w:val="26"/>
        <w:shd w:val="clear" w:color="auto" w:fill="FFFFFF"/>
      </w:rPr>
      <w:t>ACID RAIN</w:t>
    </w:r>
    <w:r>
      <w:rPr>
        <w:rFonts w:ascii="Georgia" w:hAnsi="Georgia"/>
        <w:color w:val="282828"/>
        <w:sz w:val="26"/>
        <w:szCs w:val="26"/>
        <w:shd w:val="clear" w:color="auto" w:fill="FFFFFF"/>
      </w:rPr>
      <w:t xml:space="preserve"> </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E7271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13B8">
      <w:rPr>
        <w:rStyle w:val="PageNumber"/>
        <w:noProof/>
      </w:rPr>
      <w:t>1</w:t>
    </w:r>
    <w:r>
      <w:rPr>
        <w:rStyle w:val="PageNumber"/>
      </w:rPr>
      <w:fldChar w:fldCharType="end"/>
    </w:r>
  </w:p>
  <w:p w:rsidR="002A2A03" w:rsidRDefault="00E72713">
    <w:pPr>
      <w:ind w:right="360" w:firstLine="0"/>
    </w:pPr>
    <w:r>
      <w:t xml:space="preserve">Running head: </w:t>
    </w:r>
    <w:r w:rsidR="00273EE4">
      <w:t>ACID RAIN</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737"/>
    <w:rsid w:val="0000793A"/>
    <w:rsid w:val="0009561D"/>
    <w:rsid w:val="000B0A32"/>
    <w:rsid w:val="000C204D"/>
    <w:rsid w:val="000F4B1F"/>
    <w:rsid w:val="000F79E9"/>
    <w:rsid w:val="00185DDC"/>
    <w:rsid w:val="001A0A79"/>
    <w:rsid w:val="001D7031"/>
    <w:rsid w:val="002513B8"/>
    <w:rsid w:val="00273EE4"/>
    <w:rsid w:val="00281E68"/>
    <w:rsid w:val="00281FBF"/>
    <w:rsid w:val="002A1DDF"/>
    <w:rsid w:val="002A2A03"/>
    <w:rsid w:val="00344E8F"/>
    <w:rsid w:val="003856A5"/>
    <w:rsid w:val="003E759A"/>
    <w:rsid w:val="004370F5"/>
    <w:rsid w:val="004421BB"/>
    <w:rsid w:val="0047525D"/>
    <w:rsid w:val="004857FA"/>
    <w:rsid w:val="004A0FD0"/>
    <w:rsid w:val="00503314"/>
    <w:rsid w:val="00564817"/>
    <w:rsid w:val="00582792"/>
    <w:rsid w:val="005D5CF6"/>
    <w:rsid w:val="005E1FD5"/>
    <w:rsid w:val="00651234"/>
    <w:rsid w:val="006E105F"/>
    <w:rsid w:val="00705E7E"/>
    <w:rsid w:val="00740B49"/>
    <w:rsid w:val="008D0755"/>
    <w:rsid w:val="009E5123"/>
    <w:rsid w:val="00AB665A"/>
    <w:rsid w:val="00AC5713"/>
    <w:rsid w:val="00AD1441"/>
    <w:rsid w:val="00AD5B3F"/>
    <w:rsid w:val="00B441A5"/>
    <w:rsid w:val="00B46A3D"/>
    <w:rsid w:val="00B8461C"/>
    <w:rsid w:val="00B861D5"/>
    <w:rsid w:val="00BE44AA"/>
    <w:rsid w:val="00C37FB9"/>
    <w:rsid w:val="00C67138"/>
    <w:rsid w:val="00C72EBA"/>
    <w:rsid w:val="00CA645A"/>
    <w:rsid w:val="00CF29F0"/>
    <w:rsid w:val="00D10F1D"/>
    <w:rsid w:val="00D609E5"/>
    <w:rsid w:val="00D91E69"/>
    <w:rsid w:val="00DE24D5"/>
    <w:rsid w:val="00DF5838"/>
    <w:rsid w:val="00E72713"/>
    <w:rsid w:val="00E868DC"/>
    <w:rsid w:val="00EB3BC8"/>
    <w:rsid w:val="00ED197B"/>
    <w:rsid w:val="00EE1D74"/>
    <w:rsid w:val="00F54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68FCBE"/>
  <w15:docId w15:val="{0F3560E8-533F-4C46-9C56-28DE1711D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B46A3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eznvcc.vccs.edu:2048/login?url=http://search.ebscohost.com/login.aspx?direct=true&amp;db=a9h&amp;AN=8823242&amp;site=ehost-live"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TotalTime>
  <Pages>5</Pages>
  <Words>906</Words>
  <Characters>5167</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2-11T10:39:00Z</dcterms:created>
  <dcterms:modified xsi:type="dcterms:W3CDTF">2019-02-1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W4oBd2b"/&gt;&lt;style id="http://www.zotero.org/styles/apa" locale="en-US" hasBibliography="1" bibliographyStyleHasBeenSet="1"/&gt;&lt;prefs&gt;&lt;pref name="fieldType" value="Field"/&gt;&lt;/prefs&gt;&lt;/data&gt;</vt:lpwstr>
  </property>
</Properties>
</file>